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14D03C56" w:rsidR="004A0BB3" w:rsidRDefault="004A0BB3" w:rsidP="004A0BB3">
      <w:r>
        <w:t>We use</w:t>
      </w:r>
      <w:r w:rsidR="00931EB2">
        <w:t>d data from previous study [our paper cite</w:t>
      </w:r>
      <w:r>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w:t>
      </w:r>
      <w:r w:rsidR="00592D30">
        <w:lastRenderedPageBreak/>
        <w:t xml:space="preserve">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289B48A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BD1F64">
        <w:rPr>
          <w:i/>
        </w:rPr>
        <w:instrText xml:space="preserve"> ADDIN ZOTERO_ITEM CSL_CITATION {"citationID":"1sqh3dasfr","properties":{"formattedCitation":"{\\rtf \\super 1\\nosupersub{}}","plainCitation":"1"},"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BD1F64" w:rsidRPr="00BD1F64">
        <w:rPr>
          <w:rFonts w:ascii="Calibri" w:eastAsia="Times New Roman" w:cs="Times New Roman"/>
          <w:vertAlign w:val="superscript"/>
        </w:rPr>
        <w:t>1</w:t>
      </w:r>
      <w:r w:rsidR="00BD1F64">
        <w:rPr>
          <w:i/>
        </w:rPr>
        <w:fldChar w:fldCharType="end"/>
      </w:r>
      <w:r w:rsidR="00642EE2">
        <w:rPr>
          <w:i/>
        </w:rPr>
        <w:t xml:space="preserve"> and random forest</w:t>
      </w:r>
      <w:r w:rsidR="00BD1F64">
        <w:rPr>
          <w:i/>
        </w:rPr>
        <w:fldChar w:fldCharType="begin"/>
      </w:r>
      <w:r w:rsidR="00BD1F64">
        <w:rPr>
          <w:i/>
        </w:rPr>
        <w:instrText xml:space="preserve"> ADDIN ZOTERO_ITEM CSL_CITATION {"citationID":"1vspi1k64r","properties":{"formattedCitation":"{\\rtf \\super 2\\nosupersub{}}","plainCitation":"2"},"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BD1F64" w:rsidRPr="00BD1F64">
        <w:rPr>
          <w:rFonts w:ascii="Calibri" w:eastAsia="Times New Roman" w:cs="Times New Roman"/>
          <w:vertAlign w:val="superscript"/>
        </w:rPr>
        <w:t>2</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5E6D01B7" w:rsidR="00897E30" w:rsidRDefault="004601B4" w:rsidP="004A0BB3">
      <w:r>
        <w:t xml:space="preserve">We also generate a tuning loop for </w:t>
      </w:r>
      <w:r w:rsidR="003A513B">
        <w:t>the</w:t>
      </w:r>
      <w:r w:rsidR="00897E30">
        <w:t xml:space="preserve"> analyze in which we were optimizing cost value for models SVM with linear, radial and sigmoidal kernels, and gamma 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r w:rsidR="00642EE2" w:rsidRPr="00BD1F64">
        <w:rPr>
          <w:rFonts w:ascii="Courier New" w:hAnsi="Courier New" w:cs="Courier New"/>
        </w:rPr>
        <w:t>mtry</w:t>
      </w:r>
      <w:r w:rsidR="00642EE2">
        <w:t xml:space="preserve">, </w:t>
      </w:r>
      <w:r w:rsidR="00642EE2" w:rsidRPr="00BD1F64">
        <w:rPr>
          <w:rFonts w:ascii="Courier New" w:hAnsi="Courier New" w:cs="Courier New"/>
        </w:rPr>
        <w:t>ntrees</w:t>
      </w:r>
      <w:r w:rsidR="00642EE2">
        <w:t xml:space="preserve">, and </w:t>
      </w:r>
      <w:r w:rsidR="00642EE2" w:rsidRPr="00BD1F64">
        <w:rPr>
          <w:rFonts w:ascii="Courier New" w:hAnsi="Courier New" w:cs="Courier New"/>
        </w:rPr>
        <w:t>nodesize</w:t>
      </w:r>
      <w:r w:rsidR="00642EE2">
        <w:t xml:space="preserve"> parameters</w:t>
      </w:r>
      <w:r w:rsidR="00F34FD8">
        <w:t>. We use the m</w:t>
      </w:r>
      <w:r w:rsidR="00F12A7F">
        <w:t>ulti conditional f1 score</w:t>
      </w:r>
      <w:r w:rsidR="00F12A7F">
        <w:fldChar w:fldCharType="begin"/>
      </w:r>
      <w:r w:rsidR="00F12A7F">
        <w:instrText xml:space="preserve"> ADDIN ZOTERO_ITEM CSL_CITATION {"citationID":"2pc717o7co","properties":{"formattedCitation":"{\\rtf \\super 3\\nosupersub{}}","plainCitation":"3"},"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F12A7F" w:rsidRPr="00F12A7F">
        <w:rPr>
          <w:rFonts w:ascii="Calibri" w:eastAsia="Times New Roman" w:cs="Times New Roman"/>
          <w:vertAlign w:val="superscript"/>
        </w:rPr>
        <w:t>3</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723F22DD" w:rsidR="00202CB5" w:rsidRDefault="00015BEF" w:rsidP="004A0BB3">
      <w:r>
        <w:t xml:space="preserve">Before SVM we apply </w:t>
      </w:r>
      <w:r w:rsidR="007069AD">
        <w:t>DeSeq2</w:t>
      </w:r>
      <w:r w:rsidR="007069AD">
        <w:fldChar w:fldCharType="begin"/>
      </w:r>
      <w:r w:rsidR="007069AD">
        <w:instrText xml:space="preserve"> ADDIN ZOTERO_ITEM CSL_CITATION {"citationID":"23icqieqqc","properties":{"formattedCitation":"{\\rtf \\super 4\\nosupersub{}}","plainCitation":"4"},"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7069AD" w:rsidRPr="007069AD">
        <w:rPr>
          <w:rFonts w:ascii="Calibri" w:eastAsia="Times New Roman" w:cs="Times New Roman"/>
          <w:vertAlign w:val="superscript"/>
        </w:rPr>
        <w:t>4</w:t>
      </w:r>
      <w:r w:rsidR="007069AD">
        <w:fldChar w:fldCharType="end"/>
      </w:r>
      <w:r w:rsidR="00897E30">
        <w:t xml:space="preserve"> for size factor normalization, </w:t>
      </w:r>
      <w:r>
        <w:t>fSVA</w:t>
      </w:r>
      <w:r w:rsidR="00F12A7F">
        <w:fldChar w:fldCharType="begin"/>
      </w:r>
      <w:r w:rsidR="007069AD">
        <w:instrText xml:space="preserve"> ADDIN ZOTERO_ITEM CSL_CITATION {"citationID":"27tspivepm","properties":{"formattedCitation":"{\\rtf \\super 5\\nosupersub{}}","plainCitation":"5"},"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7069AD" w:rsidRPr="007069AD">
        <w:rPr>
          <w:rFonts w:ascii="Calibri" w:eastAsia="Times New Roman" w:cs="Times New Roman"/>
          <w:vertAlign w:val="superscript"/>
        </w:rPr>
        <w:t>5</w:t>
      </w:r>
      <w:r w:rsidR="00F12A7F">
        <w:fldChar w:fldCharType="end"/>
      </w:r>
      <w:r>
        <w:t xml:space="preserve"> to normalize batch effects and PCA</w:t>
      </w:r>
      <w:r w:rsidR="007069AD">
        <w:fldChar w:fldCharType="begin"/>
      </w:r>
      <w:r w:rsidR="007069AD">
        <w:instrText xml:space="preserve"> ADDIN ZOTERO_ITEM CSL_CITATION {"citationID":"1hjfuddknm","properties":{"formattedCitation":"{\\rtf \\super 6\\nosupersub{}}","plainCitation":"6"},"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7069AD" w:rsidRPr="007069AD">
        <w:rPr>
          <w:rFonts w:ascii="Calibri" w:eastAsia="Times New Roman" w:cs="Times New Roman"/>
          <w:vertAlign w:val="superscript"/>
        </w:rPr>
        <w:t>6</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ng batch effects [our paper cite</w:t>
      </w:r>
      <w:r w:rsidR="003A513B">
        <w:t>],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417B1954" w:rsidR="00092881" w:rsidRDefault="00092881" w:rsidP="00092881">
      <w:r>
        <w:t xml:space="preserve">Predicting 4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yy as cost and</w:t>
      </w:r>
      <w:r w:rsidR="00865B0E">
        <w:t xml:space="preserve"> xx, yy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e sample conditions correctly 62</w:t>
      </w:r>
      <w:r w:rsidR="00F253B2">
        <w:t>.7</w:t>
      </w:r>
      <w:r w:rsidR="00DE611F">
        <w:t>%of the time for mRNA and 54</w:t>
      </w:r>
      <w:r w:rsidR="00F253B2">
        <w:t>.3</w:t>
      </w:r>
      <w:r w:rsidR="00DE611F">
        <w:t xml:space="preserve">% of the time for protein </w:t>
      </w:r>
      <w:r w:rsidR="00DE611F">
        <w:lastRenderedPageBreak/>
        <w:t xml:space="preserve">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bookmarkStart w:id="0" w:name="_GoBack"/>
      <w:bookmarkEnd w:id="0"/>
      <w:r w:rsidR="00D35E5B">
        <w:t>)</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FF5D7F6"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re 7 and supplementary figure xx)</w:t>
      </w:r>
      <w:r>
        <w:t xml:space="preserve">. Comparing the results of mRNA and protein data does not make sense because of different </w:t>
      </w:r>
      <w:r>
        <w:lastRenderedPageBreak/>
        <w:t>sample sizes.  These results are consistent with the “</w:t>
      </w:r>
      <w:r w:rsidRPr="002A0F58">
        <w:t>Clustering of mRNA and protein abundances by different growth conditions</w:t>
      </w:r>
      <w:r>
        <w:t>” table generated for the same dataset (cite)</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2D51507D"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9</w:t>
      </w:r>
      <w:r w:rsidR="00DF5D4D">
        <w:t xml:space="preserve">0% percent of the time. We used the dataset [cite], which includes corresponding mRNA and protein reads for analyze.  </w:t>
      </w:r>
    </w:p>
    <w:p w14:paraId="3ED0F9D9" w14:textId="77777777" w:rsidR="00554AA2" w:rsidRDefault="00554AA2" w:rsidP="004F79A2"/>
    <w:p w14:paraId="7618A341" w14:textId="425B9E5C" w:rsidR="003121F4" w:rsidRDefault="00560654" w:rsidP="004F79A2">
      <w:r>
        <w:t xml:space="preserve">We can predict the </w:t>
      </w:r>
    </w:p>
    <w:p w14:paraId="7FDFA8CC" w14:textId="77777777" w:rsidR="00560654" w:rsidRDefault="00560654" w:rsidP="004F79A2"/>
    <w:p w14:paraId="33F9C5FD" w14:textId="20431951"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078025B6" w:rsidR="00DB5448" w:rsidRDefault="00DB5448" w:rsidP="004F79A2">
      <w:r>
        <w:t>The second problem seems to be associated with sample number bias, although we made a correction with weight factors</w:t>
      </w:r>
      <w:r w:rsidR="00AE0060">
        <w:t xml:space="preserve"> and</w:t>
      </w:r>
      <w:r>
        <w:t xml:space="preserve">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0D2D0B2E"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7069AD">
        <w:instrText xml:space="preserve"> ADDIN ZOTERO_ITEM CSL_CITATION {"citationID":"2h9somkuq","properties":{"formattedCitation":"{\\rtf \\super 4\\nosupersub{}}","plainCitation":"4"},"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7069AD" w:rsidRPr="007069AD">
        <w:rPr>
          <w:rFonts w:ascii="Calibri" w:eastAsia="Times New Roman" w:cs="Times New Roman"/>
          <w:vertAlign w:val="superscript"/>
        </w:rPr>
        <w:t>4</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7069AD">
        <w:instrText xml:space="preserve"> ADDIN ZOTERO_ITEM CSL_CITATION {"citationID":"pmvj8744n","properties":{"formattedCitation":"{\\rtf \\super 7\\nosupersub{}}","plainCitation":"7"},"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7069AD" w:rsidRPr="007069AD">
        <w:rPr>
          <w:rFonts w:ascii="Calibri" w:eastAsia="Times New Roman" w:cs="Times New Roman"/>
          <w:vertAlign w:val="superscript"/>
        </w:rPr>
        <w:t>7</w:t>
      </w:r>
      <w:r w:rsidR="00A230F8">
        <w:fldChar w:fldCharType="end"/>
      </w:r>
      <w:r w:rsidR="00512BEF">
        <w:t xml:space="preserve"> (vst)</w:t>
      </w:r>
      <w:r w:rsidR="00A23686">
        <w:t xml:space="preserve"> on it.</w:t>
      </w:r>
      <w:r w:rsidR="00BB0534">
        <w:t xml:space="preserve"> </w:t>
      </w:r>
    </w:p>
    <w:p w14:paraId="27DF073B" w14:textId="77777777" w:rsidR="00A23686" w:rsidRDefault="00A23686" w:rsidP="002B4B63"/>
    <w:p w14:paraId="46F1491C" w14:textId="05E2E338" w:rsidR="00D31817" w:rsidRDefault="00A23686" w:rsidP="002B4B63">
      <w:r>
        <w:t xml:space="preserve">We then divide the </w:t>
      </w:r>
      <w:r w:rsidR="00847620">
        <w:t>data into two subsets; training</w:t>
      </w:r>
      <w:r w:rsidR="00A50373">
        <w:t>&amp;tune set</w:t>
      </w:r>
      <w:r w:rsidR="00847620">
        <w:t xml:space="preserve"> and test</w:t>
      </w:r>
      <w:r w:rsidR="00A50373">
        <w:t xml:space="preserve"> set</w:t>
      </w:r>
      <w:r w:rsidR="00847620">
        <w:t>. The division is semi random i.e. algorithm preserves the ratios of different conditions in training</w:t>
      </w:r>
      <w:r w:rsidR="003C7F9C">
        <w:t>&amp;tune</w:t>
      </w:r>
      <w:r w:rsidR="00847620">
        <w:t xml:space="preserve"> and test subsets.</w:t>
      </w:r>
      <w:r w:rsidR="00D81467">
        <w:t xml:space="preserve"> We preserve the condition labels for training</w:t>
      </w:r>
      <w:r w:rsidR="003C7F9C">
        <w:t>&amp;tune</w:t>
      </w:r>
      <w:r w:rsidR="00D81467">
        <w:t xml:space="preserve"> data but we delete the labels of the samples for test set. We then apply frozen Surrogate Variable Analysis</w:t>
      </w:r>
      <w:r w:rsidR="007C5580">
        <w:fldChar w:fldCharType="begin"/>
      </w:r>
      <w:r w:rsidR="007069AD">
        <w:instrText xml:space="preserve"> ADDIN ZOTERO_ITEM CSL_CITATION {"citationID":"1toffi3rrt","properties":{"formattedCitation":"{\\rtf \\super 5\\nosupersub{}}","plainCitation":"5"},"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7069AD" w:rsidRPr="007069AD">
        <w:rPr>
          <w:rFonts w:ascii="Calibri" w:eastAsia="Times New Roman" w:cs="Times New Roman"/>
          <w:vertAlign w:val="superscript"/>
        </w:rPr>
        <w:t>5</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ing the labels of the test data. </w:t>
      </w:r>
      <w:r w:rsidR="00A50373">
        <w:t>With the fSVA algorithm we generate batch effect normalized training</w:t>
      </w:r>
      <w:r w:rsidR="003C7F9C">
        <w:t>&amp;tune</w:t>
      </w:r>
      <w:r w:rsidR="00A50373">
        <w:t xml:space="preserve"> and test datasets without knowing the labels of test data. </w:t>
      </w:r>
      <w:r w:rsidR="00F03A4F">
        <w:t>After fSVA we use principal component analysis</w:t>
      </w:r>
      <w:r w:rsidR="00D828F4">
        <w:fldChar w:fldCharType="begin"/>
      </w:r>
      <w:r w:rsidR="007069AD">
        <w:instrText xml:space="preserve"> ADDIN ZOTERO_ITEM CSL_CITATION {"citationID":"15gjrgqoof","properties":{"formattedCitation":"{\\rtf \\super 6\\nosupersub{}}","plainCitation":"6"},"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7069AD" w:rsidRPr="007069AD">
        <w:rPr>
          <w:rFonts w:ascii="Calibri" w:eastAsia="Times New Roman" w:cs="Times New Roman"/>
          <w:vertAlign w:val="superscript"/>
        </w:rPr>
        <w:t>6</w:t>
      </w:r>
      <w:r w:rsidR="00D828F4">
        <w:fldChar w:fldCharType="end"/>
      </w:r>
      <w:r w:rsidR="00F03A4F">
        <w:t xml:space="preserve"> (PCA) to define principle axis of training</w:t>
      </w:r>
      <w:r w:rsidR="001E2818">
        <w:t>&amp;tune</w:t>
      </w:r>
      <w:r w:rsidR="00F03A4F">
        <w:t xml:space="preserve"> set and rotate the test</w:t>
      </w:r>
      <w:r w:rsidR="00A50373">
        <w:t xml:space="preserve"> data</w:t>
      </w:r>
      <w:r w:rsidR="00F03A4F">
        <w:t xml:space="preserve"> set with respect to principal axis of training</w:t>
      </w:r>
      <w:r w:rsidR="001E2818">
        <w:t>&amp;tune</w:t>
      </w:r>
      <w:r w:rsidR="00F03A4F">
        <w:t xml:space="preserve"> </w:t>
      </w:r>
      <w:r w:rsidR="00F03A4F">
        <w:lastRenderedPageBreak/>
        <w:t>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fSVA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r w:rsidR="006300F6">
        <w:rPr>
          <w:color w:val="000000" w:themeColor="text1"/>
        </w:rPr>
        <w:t>training&amp;tune, and test data sets.</w:t>
      </w:r>
    </w:p>
    <w:p w14:paraId="70813AF5" w14:textId="77777777" w:rsidR="003B581C" w:rsidRDefault="003B581C" w:rsidP="002B4B63"/>
    <w:p w14:paraId="71DD60CF" w14:textId="07FE28F8"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ntree, mtry, and nodesize parameters for random forest algorithms </w:t>
      </w:r>
      <w:r w:rsidR="00256C78">
        <w:t>(Table 3)</w:t>
      </w:r>
      <w:r w:rsidR="005E50E4">
        <w:t>. We use e1071 package</w:t>
      </w:r>
      <w:r w:rsidR="006F005D">
        <w:fldChar w:fldCharType="begin"/>
      </w:r>
      <w:r w:rsidR="00BD1F64">
        <w:instrText xml:space="preserve"> ADDIN ZOTERO_ITEM CSL_CITATION {"citationID":"pno5m25sj","properties":{"formattedCitation":"{\\rtf \\super 1\\nosupersub{}}","plainCitation":"1"},"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BD1F64" w:rsidRPr="00BD1F64">
        <w:rPr>
          <w:rFonts w:ascii="Calibri" w:eastAsia="Times New Roman" w:cs="Times New Roman"/>
          <w:vertAlign w:val="superscript"/>
        </w:rPr>
        <w:t>1</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F12A7F">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F12A7F" w:rsidRPr="00F12A7F">
        <w:rPr>
          <w:rFonts w:ascii="Calibri" w:eastAsia="Times New Roman" w:cs="Times New Roman"/>
          <w:vertAlign w:val="superscript"/>
        </w:rPr>
        <w:t>8</w:t>
      </w:r>
      <w:r w:rsidR="006F005D">
        <w:fldChar w:fldCharType="end"/>
      </w:r>
      <w:r w:rsidR="00A14D94">
        <w:t xml:space="preserve"> library</w:t>
      </w:r>
      <w:r w:rsidR="006F005D">
        <w:t xml:space="preserve"> and randomForest package</w:t>
      </w:r>
      <w:r w:rsidR="00256C78">
        <w:fldChar w:fldCharType="begin"/>
      </w:r>
      <w:r w:rsidR="00BD1F64">
        <w:instrText xml:space="preserve"> ADDIN ZOTERO_ITEM CSL_CITATION {"citationID":"1gmqtda0jc","properties":{"formattedCitation":"{\\rtf \\super 2\\nosupersub{}}","plainCitation":"2"},"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BD1F64" w:rsidRPr="00BD1F64">
        <w:rPr>
          <w:rFonts w:ascii="Calibri" w:eastAsia="Times New Roman" w:cs="Times New Roman"/>
          <w:vertAlign w:val="superscript"/>
        </w:rPr>
        <w:t>2</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2 concentration or Na+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r w:rsidR="000717DC">
        <w:rPr>
          <w:color w:val="000000" w:themeColor="text1"/>
        </w:rPr>
        <w:t>training&amp;tune,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06886100" w:rsidR="00C1017A" w:rsidRPr="00C1017A" w:rsidRDefault="00C1017A" w:rsidP="008563C5">
      <w:r>
        <w:t xml:space="preserve">The metric </w:t>
      </w:r>
      <w:r w:rsidR="005B092A">
        <w:t>we use is multi class macro</w:t>
      </w:r>
      <w:r w:rsidR="007D0071">
        <w:t xml:space="preserve"> F1 score </w:t>
      </w:r>
      <w:r w:rsidR="008434EC">
        <w:fldChar w:fldCharType="begin"/>
      </w:r>
      <w:r w:rsidR="00F12A7F">
        <w:instrText xml:space="preserve"> ADDIN ZOTERO_ITEM CSL_CITATION {"citationID":"Ksg7mTw4","properties":{"formattedCitation":"{\\rtf \\super 3,9,10\\nosupersub{}}","plainCitation":"3,9,1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F12A7F" w:rsidRPr="00F12A7F">
        <w:rPr>
          <w:rFonts w:ascii="Calibri" w:eastAsia="Times New Roman" w:cs="Times New Roman"/>
          <w:vertAlign w:val="superscript"/>
        </w:rPr>
        <w:t>3,9,10</w:t>
      </w:r>
      <w:r w:rsidR="008434EC">
        <w:fldChar w:fldCharType="end"/>
      </w:r>
      <w:r w:rsidR="008563C5">
        <w:t xml:space="preserve"> that normalized over individual condition; i.e</w:t>
      </w:r>
      <w:r w:rsidR="008C57D3">
        <w:t>.</w:t>
      </w:r>
      <w:r w:rsidR="008563C5">
        <w:t xml:space="preserve"> each condition have equal weight instead of each sampl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B06C90F" w14:textId="77777777" w:rsidR="007069AD" w:rsidRPr="007069AD" w:rsidRDefault="000717DC" w:rsidP="007069AD">
      <w:pPr>
        <w:pStyle w:val="Bibliography"/>
        <w:rPr>
          <w:rFonts w:ascii="Calibri"/>
        </w:rPr>
      </w:pPr>
      <w:r>
        <w:rPr>
          <w:rFonts w:ascii="Calibri"/>
        </w:rPr>
        <w:fldChar w:fldCharType="begin"/>
      </w:r>
      <w:r w:rsidR="008434EC">
        <w:rPr>
          <w:rFonts w:ascii="Calibri"/>
        </w:rPr>
        <w:instrText xml:space="preserve"> ADDIN ZOTERO_BIBL {"custom":[]} CSL_BIBLIOGRAPHY </w:instrText>
      </w:r>
      <w:r>
        <w:rPr>
          <w:rFonts w:ascii="Calibri"/>
        </w:rPr>
        <w:fldChar w:fldCharType="separate"/>
      </w:r>
      <w:r w:rsidR="007069AD" w:rsidRPr="007069AD">
        <w:rPr>
          <w:rFonts w:ascii="Calibri"/>
        </w:rPr>
        <w:t>1.</w:t>
      </w:r>
      <w:r w:rsidR="007069AD" w:rsidRPr="007069AD">
        <w:rPr>
          <w:rFonts w:ascii="Calibri"/>
        </w:rPr>
        <w:tab/>
        <w:t>Meyer, D. &amp; Wien, T. U. Support Vector Machines. The Interface to libsvm in package e1071. Online-Documentation of the package e1071 for "R. (2001).</w:t>
      </w:r>
    </w:p>
    <w:p w14:paraId="1E5C099C" w14:textId="77777777" w:rsidR="007069AD" w:rsidRPr="007069AD" w:rsidRDefault="007069AD" w:rsidP="007069AD">
      <w:pPr>
        <w:pStyle w:val="Bibliography"/>
        <w:rPr>
          <w:rFonts w:ascii="Calibri"/>
        </w:rPr>
      </w:pPr>
      <w:r w:rsidRPr="007069AD">
        <w:rPr>
          <w:rFonts w:ascii="Calibri"/>
        </w:rPr>
        <w:t>2.</w:t>
      </w:r>
      <w:r w:rsidRPr="007069AD">
        <w:rPr>
          <w:rFonts w:ascii="Calibri"/>
        </w:rPr>
        <w:tab/>
        <w:t xml:space="preserve">Liaw, A. &amp; Wiener, M. Classification and Regression by randomForest. R News </w:t>
      </w:r>
      <w:r w:rsidRPr="007069AD">
        <w:rPr>
          <w:rFonts w:ascii="Calibri"/>
          <w:b/>
          <w:bCs/>
        </w:rPr>
        <w:t>2,</w:t>
      </w:r>
      <w:r w:rsidRPr="007069AD">
        <w:rPr>
          <w:rFonts w:ascii="Calibri"/>
        </w:rPr>
        <w:t xml:space="preserve"> 18–22 (2002).</w:t>
      </w:r>
    </w:p>
    <w:p w14:paraId="4BE97240" w14:textId="77777777" w:rsidR="007069AD" w:rsidRPr="007069AD" w:rsidRDefault="007069AD" w:rsidP="007069AD">
      <w:pPr>
        <w:pStyle w:val="Bibliography"/>
        <w:rPr>
          <w:rFonts w:ascii="Calibri"/>
        </w:rPr>
      </w:pPr>
      <w:r w:rsidRPr="007069AD">
        <w:rPr>
          <w:rFonts w:ascii="Calibri"/>
        </w:rPr>
        <w:t>3.</w:t>
      </w:r>
      <w:r w:rsidRPr="007069AD">
        <w:rPr>
          <w:rFonts w:ascii="Calibri"/>
        </w:rPr>
        <w:tab/>
        <w:t xml:space="preserve">Sokolova, M. &amp; Lapalme, G. A systematic analysis of performance measures for classification tasks. Inf. Process. Manag. </w:t>
      </w:r>
      <w:r w:rsidRPr="007069AD">
        <w:rPr>
          <w:rFonts w:ascii="Calibri"/>
          <w:b/>
          <w:bCs/>
        </w:rPr>
        <w:t>45,</w:t>
      </w:r>
      <w:r w:rsidRPr="007069AD">
        <w:rPr>
          <w:rFonts w:ascii="Calibri"/>
        </w:rPr>
        <w:t xml:space="preserve"> 427–437 (2009).</w:t>
      </w:r>
    </w:p>
    <w:p w14:paraId="55D0CD27" w14:textId="77777777" w:rsidR="007069AD" w:rsidRPr="007069AD" w:rsidRDefault="007069AD" w:rsidP="007069AD">
      <w:pPr>
        <w:pStyle w:val="Bibliography"/>
        <w:rPr>
          <w:rFonts w:ascii="Calibri"/>
        </w:rPr>
      </w:pPr>
      <w:r w:rsidRPr="007069AD">
        <w:rPr>
          <w:rFonts w:ascii="Calibri"/>
        </w:rPr>
        <w:t>4.</w:t>
      </w:r>
      <w:r w:rsidRPr="007069AD">
        <w:rPr>
          <w:rFonts w:ascii="Calibri"/>
        </w:rPr>
        <w:tab/>
        <w:t xml:space="preserve">Love, M. I., Huber, W. &amp; Anders, S. Moderated estimation of fold change and dispersion for RNA-seq data with DESeq2. Genome Biol. </w:t>
      </w:r>
      <w:r w:rsidRPr="007069AD">
        <w:rPr>
          <w:rFonts w:ascii="Calibri"/>
          <w:b/>
          <w:bCs/>
        </w:rPr>
        <w:t>15,</w:t>
      </w:r>
      <w:r w:rsidRPr="007069AD">
        <w:rPr>
          <w:rFonts w:ascii="Calibri"/>
        </w:rPr>
        <w:t xml:space="preserve"> 550 (2014).</w:t>
      </w:r>
    </w:p>
    <w:p w14:paraId="465B2B15" w14:textId="77777777" w:rsidR="007069AD" w:rsidRPr="007069AD" w:rsidRDefault="007069AD" w:rsidP="007069AD">
      <w:pPr>
        <w:pStyle w:val="Bibliography"/>
        <w:rPr>
          <w:rFonts w:ascii="Calibri"/>
        </w:rPr>
      </w:pPr>
      <w:r w:rsidRPr="007069AD">
        <w:rPr>
          <w:rFonts w:ascii="Calibri"/>
        </w:rPr>
        <w:t>5.</w:t>
      </w:r>
      <w:r w:rsidRPr="007069AD">
        <w:rPr>
          <w:rFonts w:ascii="Calibri"/>
        </w:rPr>
        <w:tab/>
        <w:t>Parker, H. S., Bravo, H. C. &amp; Leek, J. T. Removing batch effects for prediction problems with frozen surrogate variable analysis. ArXiv13013947 Stat (2013).</w:t>
      </w:r>
    </w:p>
    <w:p w14:paraId="32909D45" w14:textId="77777777" w:rsidR="007069AD" w:rsidRPr="007069AD" w:rsidRDefault="007069AD" w:rsidP="007069AD">
      <w:pPr>
        <w:pStyle w:val="Bibliography"/>
        <w:rPr>
          <w:rFonts w:ascii="Calibri"/>
        </w:rPr>
      </w:pPr>
      <w:r w:rsidRPr="007069AD">
        <w:rPr>
          <w:rFonts w:ascii="Calibri"/>
        </w:rPr>
        <w:t>6.</w:t>
      </w:r>
      <w:r w:rsidRPr="007069AD">
        <w:rPr>
          <w:rFonts w:ascii="Calibri"/>
        </w:rPr>
        <w:tab/>
        <w:t>Jolliffe, I. in Wiley StatsRef: Statistics Reference Online (John Wiley &amp; Sons, Ltd, 2014). doi:10.1002/9781118445112.stat06472</w:t>
      </w:r>
    </w:p>
    <w:p w14:paraId="70EE3555" w14:textId="77777777" w:rsidR="007069AD" w:rsidRPr="007069AD" w:rsidRDefault="007069AD" w:rsidP="007069AD">
      <w:pPr>
        <w:pStyle w:val="Bibliography"/>
        <w:rPr>
          <w:rFonts w:ascii="Calibri"/>
        </w:rPr>
      </w:pPr>
      <w:r w:rsidRPr="007069AD">
        <w:rPr>
          <w:rFonts w:ascii="Calibri"/>
        </w:rPr>
        <w:t>7.</w:t>
      </w:r>
      <w:r w:rsidRPr="007069AD">
        <w:rPr>
          <w:rFonts w:ascii="Calibri"/>
        </w:rPr>
        <w:tab/>
        <w:t xml:space="preserve">Anders, S. &amp; Huber, W. Differential expression analysis for sequence count data. Genome Biol. </w:t>
      </w:r>
      <w:r w:rsidRPr="007069AD">
        <w:rPr>
          <w:rFonts w:ascii="Calibri"/>
          <w:b/>
          <w:bCs/>
        </w:rPr>
        <w:t>11,</w:t>
      </w:r>
      <w:r w:rsidRPr="007069AD">
        <w:rPr>
          <w:rFonts w:ascii="Calibri"/>
        </w:rPr>
        <w:t xml:space="preserve"> R106 (2010).</w:t>
      </w:r>
    </w:p>
    <w:p w14:paraId="7D80F2D7" w14:textId="77777777" w:rsidR="007069AD" w:rsidRPr="007069AD" w:rsidRDefault="007069AD" w:rsidP="007069AD">
      <w:pPr>
        <w:pStyle w:val="Bibliography"/>
        <w:rPr>
          <w:rFonts w:ascii="Calibri"/>
        </w:rPr>
      </w:pPr>
      <w:r w:rsidRPr="007069AD">
        <w:rPr>
          <w:rFonts w:ascii="Calibri"/>
        </w:rPr>
        <w:t>8.</w:t>
      </w:r>
      <w:r w:rsidRPr="007069AD">
        <w:rPr>
          <w:rFonts w:ascii="Calibri"/>
        </w:rPr>
        <w:tab/>
        <w:t xml:space="preserve">Chang, C.-C. &amp; Lin, C.-J. LIBSVM: A Library for Support Vector Machines. ACM Trans Intell Syst Technol </w:t>
      </w:r>
      <w:r w:rsidRPr="007069AD">
        <w:rPr>
          <w:rFonts w:ascii="Calibri"/>
          <w:b/>
          <w:bCs/>
        </w:rPr>
        <w:t>2,</w:t>
      </w:r>
      <w:r w:rsidRPr="007069AD">
        <w:rPr>
          <w:rFonts w:ascii="Calibri"/>
        </w:rPr>
        <w:t xml:space="preserve"> 27:1–27:27 (2011).</w:t>
      </w:r>
    </w:p>
    <w:p w14:paraId="56F110C6" w14:textId="77777777" w:rsidR="007069AD" w:rsidRPr="007069AD" w:rsidRDefault="007069AD" w:rsidP="007069AD">
      <w:pPr>
        <w:pStyle w:val="Bibliography"/>
        <w:rPr>
          <w:rFonts w:ascii="Calibri"/>
        </w:rPr>
      </w:pPr>
      <w:r w:rsidRPr="007069AD">
        <w:rPr>
          <w:rFonts w:ascii="Calibri"/>
        </w:rPr>
        <w:t>9.</w:t>
      </w:r>
      <w:r w:rsidRPr="007069AD">
        <w:rPr>
          <w:rFonts w:ascii="Calibri"/>
        </w:rPr>
        <w:tab/>
        <w:t xml:space="preserve">Yang, Y. An Evaluation of Statistical Approaches to Text Categorization. Inf. Retr. </w:t>
      </w:r>
      <w:r w:rsidRPr="007069AD">
        <w:rPr>
          <w:rFonts w:ascii="Calibri"/>
          <w:b/>
          <w:bCs/>
        </w:rPr>
        <w:t>1,</w:t>
      </w:r>
      <w:r w:rsidRPr="007069AD">
        <w:rPr>
          <w:rFonts w:ascii="Calibri"/>
        </w:rPr>
        <w:t xml:space="preserve"> 69–90 (1999).</w:t>
      </w:r>
    </w:p>
    <w:p w14:paraId="791D60B5" w14:textId="77777777" w:rsidR="007069AD" w:rsidRPr="007069AD" w:rsidRDefault="007069AD" w:rsidP="007069AD">
      <w:pPr>
        <w:pStyle w:val="Bibliography"/>
        <w:rPr>
          <w:rFonts w:ascii="Calibri"/>
        </w:rPr>
      </w:pPr>
      <w:r w:rsidRPr="007069AD">
        <w:rPr>
          <w:rFonts w:ascii="Calibri"/>
        </w:rPr>
        <w:t>10.</w:t>
      </w:r>
      <w:r w:rsidRPr="007069AD">
        <w:rPr>
          <w:rFonts w:ascii="Calibri"/>
        </w:rPr>
        <w:tab/>
        <w:t>Ghamrawi, N. &amp; McCallum, A. Collective Multi-label Classification. in Proceedings of the 14th ACM International Conference on Information and Knowledge Management 195–200 (ACM, 2005). doi:10.1145/1099554.1099591</w:t>
      </w:r>
    </w:p>
    <w:p w14:paraId="14992F45" w14:textId="6C339BEE"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48772" w14:textId="77777777" w:rsidR="00907BDF" w:rsidRDefault="00907BDF" w:rsidP="00522EEC">
      <w:r>
        <w:separator/>
      </w:r>
    </w:p>
  </w:endnote>
  <w:endnote w:type="continuationSeparator" w:id="0">
    <w:p w14:paraId="507419AC" w14:textId="77777777" w:rsidR="00907BDF" w:rsidRDefault="00907BDF"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35E5B">
      <w:rPr>
        <w:rStyle w:val="PageNumber"/>
        <w:noProof/>
      </w:rPr>
      <w:t>3</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1D2B41" w14:textId="77777777" w:rsidR="00907BDF" w:rsidRDefault="00907BDF" w:rsidP="00522EEC">
      <w:r>
        <w:separator/>
      </w:r>
    </w:p>
  </w:footnote>
  <w:footnote w:type="continuationSeparator" w:id="0">
    <w:p w14:paraId="62E9C039" w14:textId="77777777" w:rsidR="00907BDF" w:rsidRDefault="00907BDF"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5858"/>
    <w:rsid w:val="00075D89"/>
    <w:rsid w:val="00077A08"/>
    <w:rsid w:val="00077A7E"/>
    <w:rsid w:val="0008093B"/>
    <w:rsid w:val="00080EFE"/>
    <w:rsid w:val="00082143"/>
    <w:rsid w:val="00082F2D"/>
    <w:rsid w:val="00085507"/>
    <w:rsid w:val="0009107B"/>
    <w:rsid w:val="00092881"/>
    <w:rsid w:val="00092BE1"/>
    <w:rsid w:val="00092E0B"/>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36"/>
    <w:rsid w:val="00115B48"/>
    <w:rsid w:val="00117C60"/>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A0E"/>
    <w:rsid w:val="00176D80"/>
    <w:rsid w:val="0018063D"/>
    <w:rsid w:val="00183052"/>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2818"/>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44B2"/>
    <w:rsid w:val="002A6290"/>
    <w:rsid w:val="002A6E4A"/>
    <w:rsid w:val="002B40D1"/>
    <w:rsid w:val="002B428C"/>
    <w:rsid w:val="002B4B63"/>
    <w:rsid w:val="002B4F78"/>
    <w:rsid w:val="002B581E"/>
    <w:rsid w:val="002B5D02"/>
    <w:rsid w:val="002B7B6B"/>
    <w:rsid w:val="002C2528"/>
    <w:rsid w:val="002C37BA"/>
    <w:rsid w:val="002C5D75"/>
    <w:rsid w:val="002D1D51"/>
    <w:rsid w:val="002D55DA"/>
    <w:rsid w:val="002D6B60"/>
    <w:rsid w:val="002D6E22"/>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5624"/>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6CDA"/>
    <w:rsid w:val="0037707E"/>
    <w:rsid w:val="00377566"/>
    <w:rsid w:val="003817CA"/>
    <w:rsid w:val="00381DF8"/>
    <w:rsid w:val="0038333A"/>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B0078"/>
    <w:rsid w:val="003B0527"/>
    <w:rsid w:val="003B220B"/>
    <w:rsid w:val="003B581C"/>
    <w:rsid w:val="003B6152"/>
    <w:rsid w:val="003B79FE"/>
    <w:rsid w:val="003C6D84"/>
    <w:rsid w:val="003C7F9C"/>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06B36"/>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2BDD"/>
    <w:rsid w:val="005A2E74"/>
    <w:rsid w:val="005A46FB"/>
    <w:rsid w:val="005A6A99"/>
    <w:rsid w:val="005A744D"/>
    <w:rsid w:val="005B092A"/>
    <w:rsid w:val="005B15D1"/>
    <w:rsid w:val="005B3BAE"/>
    <w:rsid w:val="005B4126"/>
    <w:rsid w:val="005B5BAD"/>
    <w:rsid w:val="005B6450"/>
    <w:rsid w:val="005B7960"/>
    <w:rsid w:val="005C0286"/>
    <w:rsid w:val="005C33B3"/>
    <w:rsid w:val="005C3847"/>
    <w:rsid w:val="005C3CCF"/>
    <w:rsid w:val="005C56AB"/>
    <w:rsid w:val="005C7429"/>
    <w:rsid w:val="005C7832"/>
    <w:rsid w:val="005D13B2"/>
    <w:rsid w:val="005D74F7"/>
    <w:rsid w:val="005E0DA3"/>
    <w:rsid w:val="005E33FB"/>
    <w:rsid w:val="005E3628"/>
    <w:rsid w:val="005E3DDE"/>
    <w:rsid w:val="005E50E4"/>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141"/>
    <w:rsid w:val="006300F6"/>
    <w:rsid w:val="00635190"/>
    <w:rsid w:val="00636571"/>
    <w:rsid w:val="006368CC"/>
    <w:rsid w:val="006371E6"/>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5E96"/>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590A"/>
    <w:rsid w:val="006F70E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BDF"/>
    <w:rsid w:val="00907F84"/>
    <w:rsid w:val="00910C40"/>
    <w:rsid w:val="00911C60"/>
    <w:rsid w:val="009132CB"/>
    <w:rsid w:val="00917659"/>
    <w:rsid w:val="0092097B"/>
    <w:rsid w:val="00921F9C"/>
    <w:rsid w:val="00922584"/>
    <w:rsid w:val="009279FB"/>
    <w:rsid w:val="0093144E"/>
    <w:rsid w:val="00931EB2"/>
    <w:rsid w:val="00932542"/>
    <w:rsid w:val="00934500"/>
    <w:rsid w:val="00936426"/>
    <w:rsid w:val="009404FC"/>
    <w:rsid w:val="00943B10"/>
    <w:rsid w:val="00944057"/>
    <w:rsid w:val="00945884"/>
    <w:rsid w:val="009473E8"/>
    <w:rsid w:val="009517B1"/>
    <w:rsid w:val="00956F36"/>
    <w:rsid w:val="00957C26"/>
    <w:rsid w:val="00964F22"/>
    <w:rsid w:val="00966D05"/>
    <w:rsid w:val="009704B5"/>
    <w:rsid w:val="00973449"/>
    <w:rsid w:val="00977129"/>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5BFA"/>
    <w:rsid w:val="00B45F0F"/>
    <w:rsid w:val="00B5267D"/>
    <w:rsid w:val="00B53684"/>
    <w:rsid w:val="00B67655"/>
    <w:rsid w:val="00B72654"/>
    <w:rsid w:val="00B7778E"/>
    <w:rsid w:val="00B8368E"/>
    <w:rsid w:val="00B90A02"/>
    <w:rsid w:val="00B91F46"/>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590"/>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611F"/>
    <w:rsid w:val="00DE68F4"/>
    <w:rsid w:val="00DF2F68"/>
    <w:rsid w:val="00DF5735"/>
    <w:rsid w:val="00DF5D4D"/>
    <w:rsid w:val="00E00781"/>
    <w:rsid w:val="00E03271"/>
    <w:rsid w:val="00E053FD"/>
    <w:rsid w:val="00E0611C"/>
    <w:rsid w:val="00E062E9"/>
    <w:rsid w:val="00E077A7"/>
    <w:rsid w:val="00E07902"/>
    <w:rsid w:val="00E20BA0"/>
    <w:rsid w:val="00E20DE1"/>
    <w:rsid w:val="00E22D81"/>
    <w:rsid w:val="00E2605C"/>
    <w:rsid w:val="00E2642A"/>
    <w:rsid w:val="00E271BC"/>
    <w:rsid w:val="00E27C17"/>
    <w:rsid w:val="00E36838"/>
    <w:rsid w:val="00E404AB"/>
    <w:rsid w:val="00E41A2F"/>
    <w:rsid w:val="00E42D5C"/>
    <w:rsid w:val="00E44657"/>
    <w:rsid w:val="00E50529"/>
    <w:rsid w:val="00E50BDD"/>
    <w:rsid w:val="00E51B45"/>
    <w:rsid w:val="00E544B2"/>
    <w:rsid w:val="00E5463A"/>
    <w:rsid w:val="00E547FB"/>
    <w:rsid w:val="00E565FB"/>
    <w:rsid w:val="00E566B9"/>
    <w:rsid w:val="00E56A68"/>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5B16"/>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127"/>
    <w:rsid w:val="00ED2ECE"/>
    <w:rsid w:val="00ED3E08"/>
    <w:rsid w:val="00ED6729"/>
    <w:rsid w:val="00ED7890"/>
    <w:rsid w:val="00EE1837"/>
    <w:rsid w:val="00EE21D8"/>
    <w:rsid w:val="00EE2FF9"/>
    <w:rsid w:val="00EE517F"/>
    <w:rsid w:val="00EE5C0C"/>
    <w:rsid w:val="00EE6EDD"/>
    <w:rsid w:val="00EE7A7C"/>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46B0E-493C-6F42-BB5A-ED5103EBA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7</Pages>
  <Words>6037</Words>
  <Characters>34416</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40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84</cp:revision>
  <cp:lastPrinted>2016-11-14T17:46:00Z</cp:lastPrinted>
  <dcterms:created xsi:type="dcterms:W3CDTF">2016-10-25T16:49:00Z</dcterms:created>
  <dcterms:modified xsi:type="dcterms:W3CDTF">2017-04-03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uSHuQsw"/&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